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40C61C2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6B48F4">
        <w:rPr>
          <w:rFonts w:ascii="Spectral" w:hAnsi="Spectral"/>
          <w:bCs/>
          <w:color w:val="000000"/>
          <w:sz w:val="22"/>
          <w:szCs w:val="22"/>
          <w:lang w:val="en-US"/>
        </w:rPr>
        <w:t>7</w:t>
      </w:r>
      <w:r w:rsidR="00CE2380">
        <w:rPr>
          <w:rFonts w:ascii="Spectral" w:hAnsi="Spectral"/>
          <w:bCs/>
          <w:color w:val="000000"/>
          <w:sz w:val="22"/>
          <w:szCs w:val="22"/>
          <w:lang w:val="en-US"/>
        </w:rPr>
        <w:t>68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890DD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6E341C2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8" w:name="_Hlk58345161"/>
      <w:bookmarkStart w:id="9" w:name="_Hlk61029720"/>
      <w:bookmarkStart w:id="10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227021">
        <w:rPr>
          <w:rFonts w:ascii="Spectral" w:hAnsi="Spectral"/>
          <w:sz w:val="22"/>
          <w:szCs w:val="22"/>
          <w:lang w:val="en-US"/>
        </w:rPr>
        <w:t>in press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1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46853180"/>
      <w:bookmarkEnd w:id="9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3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4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5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6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6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7" w:name="_Hlk61029707"/>
      <w:bookmarkEnd w:id="10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8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7"/>
    <w:bookmarkEnd w:id="18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9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9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0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0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1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1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2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2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3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4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6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6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7" w:name="_Hlk61029797"/>
      <w:bookmarkEnd w:id="25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7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8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9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lastRenderedPageBreak/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8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0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0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9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1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2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2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61029924"/>
            <w:bookmarkEnd w:id="31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890DD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3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4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5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5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6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6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890DD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890DD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4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7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7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8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8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3C8C389C" w14:textId="718D8F02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lastRenderedPageBreak/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10D1F3CF" w14:textId="497F94E3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9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9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39B2AA1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0" w:name="_Hlk61029988"/>
            <w:bookmarkStart w:id="41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2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0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1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3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3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BCEDB09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</w:t>
      </w:r>
      <w:r w:rsidR="00815D15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5DB3E98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5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6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6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7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7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5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8" w:name="_Hlk47042836"/>
      <w:bookmarkEnd w:id="44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8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9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9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06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2" w:name="_Hlk58969773"/>
            <w:bookmarkEnd w:id="5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715"/>
            <w:bookmarkEnd w:id="5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783"/>
            <w:bookmarkEnd w:id="5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791"/>
            <w:bookmarkEnd w:id="5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21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6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7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7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59FEFC" w14:textId="77777777" w:rsidR="00890DD0" w:rsidRDefault="00890DD0">
      <w:r>
        <w:separator/>
      </w:r>
    </w:p>
  </w:endnote>
  <w:endnote w:type="continuationSeparator" w:id="0">
    <w:p w14:paraId="54463DCB" w14:textId="77777777" w:rsidR="00890DD0" w:rsidRDefault="00890DD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altName w:val="Cambria"/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498DB5" w14:textId="77777777" w:rsidR="00890DD0" w:rsidRDefault="00890DD0">
      <w:r>
        <w:separator/>
      </w:r>
    </w:p>
  </w:footnote>
  <w:footnote w:type="continuationSeparator" w:id="0">
    <w:p w14:paraId="4F47679E" w14:textId="77777777" w:rsidR="00890DD0" w:rsidRDefault="00890DD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E22F114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7571BB">
      <w:rPr>
        <w:rFonts w:ascii="Spectral" w:hAnsi="Spectral"/>
        <w:sz w:val="22"/>
        <w:szCs w:val="22"/>
        <w:lang w:val="en-US"/>
      </w:rPr>
      <w:t>4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29</TotalTime>
  <Pages>42</Pages>
  <Words>14564</Words>
  <Characters>83021</Characters>
  <Application>Microsoft Office Word</Application>
  <DocSecurity>0</DocSecurity>
  <Lines>691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3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02</cp:revision>
  <cp:lastPrinted>2022-03-31T20:50:00Z</cp:lastPrinted>
  <dcterms:created xsi:type="dcterms:W3CDTF">2021-03-19T00:08:00Z</dcterms:created>
  <dcterms:modified xsi:type="dcterms:W3CDTF">2022-05-18T0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